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1CA119E9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6B48F4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="007571BB">
        <w:rPr>
          <w:rFonts w:ascii="Spectral" w:hAnsi="Spectral"/>
          <w:bCs/>
          <w:color w:val="000000"/>
          <w:sz w:val="22"/>
          <w:szCs w:val="22"/>
          <w:lang w:val="en-US"/>
        </w:rPr>
        <w:t>3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6A37E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D4A0ED3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7" w:name="_Hlk58345161"/>
      <w:bookmarkStart w:id="8" w:name="_Hlk61029720"/>
      <w:bookmarkStart w:id="9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accepted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rresponding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305A64DD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</w:t>
        </w:r>
        <w:r w:rsidRPr="00ED6532">
          <w:rPr>
            <w:rStyle w:val="Hyperlink"/>
          </w:rPr>
          <w:lastRenderedPageBreak/>
          <w:t>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6A37E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6A37E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6A37E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42F198CC" w14:textId="77777777" w:rsidR="00815D15" w:rsidRDefault="00815D15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lastRenderedPageBreak/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3E7FACF2" w14:textId="77777777" w:rsidR="00815D15" w:rsidRDefault="00815D15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10D1F3CF" w14:textId="497F94E3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BCEDB09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</w:t>
      </w:r>
      <w:r w:rsidR="00815D15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43E3D8" w14:textId="77777777" w:rsidR="006A37E0" w:rsidRDefault="006A37E0">
      <w:r>
        <w:separator/>
      </w:r>
    </w:p>
  </w:endnote>
  <w:endnote w:type="continuationSeparator" w:id="0">
    <w:p w14:paraId="53A33C68" w14:textId="77777777" w:rsidR="006A37E0" w:rsidRDefault="006A37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F15930" w14:textId="77777777" w:rsidR="006A37E0" w:rsidRDefault="006A37E0">
      <w:r>
        <w:separator/>
      </w:r>
    </w:p>
  </w:footnote>
  <w:footnote w:type="continuationSeparator" w:id="0">
    <w:p w14:paraId="2326F61D" w14:textId="77777777" w:rsidR="006A37E0" w:rsidRDefault="006A37E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71</TotalTime>
  <Pages>42</Pages>
  <Words>14507</Words>
  <Characters>82695</Characters>
  <Application>Microsoft Office Word</Application>
  <DocSecurity>0</DocSecurity>
  <Lines>689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92</cp:revision>
  <cp:lastPrinted>2022-03-31T20:50:00Z</cp:lastPrinted>
  <dcterms:created xsi:type="dcterms:W3CDTF">2021-03-19T00:08:00Z</dcterms:created>
  <dcterms:modified xsi:type="dcterms:W3CDTF">2022-04-19T2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